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2C4E25">
      <w:pPr>
        <w:pStyle w:val="Title"/>
      </w:pPr>
      <w:bookmarkStart w:id="0" w:name="_GoBack"/>
      <w:bookmarkEnd w:id="0"/>
      <w:r>
        <w:t>Psycholinguistic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2C4E25" w:rsidP="00B823AA">
          <w:pPr>
            <w:pStyle w:val="Title2"/>
          </w:pPr>
          <w:r>
            <w:t>[Author Name(s), First M. Last, Omit Titles and Degrees]</w:t>
          </w:r>
        </w:p>
      </w:sdtContent>
    </w:sdt>
    <w:p w:rsidR="00E81978" w:rsidRDefault="002C4E25"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2C4E25">
          <w:pPr>
            <w:pStyle w:val="Title"/>
          </w:pPr>
          <w:r>
            <w:t>Author Note</w:t>
          </w:r>
        </w:p>
      </w:sdtContent>
    </w:sdt>
    <w:p w:rsidR="001020A6" w:rsidRDefault="002C4E25" w:rsidP="001020A6">
      <w:pPr>
        <w:pStyle w:val="Title2"/>
      </w:pPr>
      <w:r>
        <w:t xml:space="preserve"> </w:t>
      </w:r>
    </w:p>
    <w:p w:rsidR="001020A6" w:rsidRDefault="001020A6" w:rsidP="001020A6">
      <w:pPr>
        <w:pStyle w:val="Title2"/>
      </w:pPr>
    </w:p>
    <w:p w:rsidR="001020A6" w:rsidRDefault="001020A6" w:rsidP="001020A6">
      <w:pPr>
        <w:pStyle w:val="Title2"/>
      </w:pPr>
    </w:p>
    <w:p w:rsidR="001020A6" w:rsidRDefault="001020A6" w:rsidP="001020A6">
      <w:pPr>
        <w:pStyle w:val="Title2"/>
      </w:pPr>
    </w:p>
    <w:p w:rsidR="001020A6" w:rsidRDefault="001020A6" w:rsidP="001020A6">
      <w:pPr>
        <w:pStyle w:val="Title2"/>
      </w:pPr>
    </w:p>
    <w:p w:rsidR="001020A6" w:rsidRDefault="001020A6" w:rsidP="001020A6">
      <w:pPr>
        <w:pStyle w:val="Title2"/>
      </w:pPr>
    </w:p>
    <w:p w:rsidR="001020A6" w:rsidRDefault="001020A6" w:rsidP="001020A6">
      <w:pPr>
        <w:pStyle w:val="Title2"/>
      </w:pPr>
    </w:p>
    <w:p w:rsidR="001020A6" w:rsidRDefault="001020A6" w:rsidP="001020A6">
      <w:pPr>
        <w:pStyle w:val="Title2"/>
      </w:pPr>
    </w:p>
    <w:p w:rsidR="001020A6" w:rsidRDefault="001020A6" w:rsidP="001020A6">
      <w:pPr>
        <w:pStyle w:val="Title2"/>
      </w:pPr>
    </w:p>
    <w:p w:rsidR="001020A6" w:rsidRDefault="001020A6" w:rsidP="001020A6">
      <w:pPr>
        <w:pStyle w:val="Title2"/>
      </w:pPr>
    </w:p>
    <w:p w:rsidR="001020A6" w:rsidRDefault="001020A6" w:rsidP="001020A6">
      <w:pPr>
        <w:pStyle w:val="Title2"/>
      </w:pPr>
    </w:p>
    <w:p w:rsidR="00E81978" w:rsidRDefault="002C4E25" w:rsidP="001020A6">
      <w:pPr>
        <w:pStyle w:val="Title2"/>
      </w:pPr>
      <w:r>
        <w:lastRenderedPageBreak/>
        <w:t>Psycholinguistics</w:t>
      </w:r>
    </w:p>
    <w:p w:rsidR="00E82DDB" w:rsidRPr="00E82DDB" w:rsidRDefault="002C4E25" w:rsidP="00753B20">
      <w:r w:rsidRPr="00E82DDB">
        <w:t xml:space="preserve">‘First Language Acquisition’ or </w:t>
      </w:r>
      <w:r w:rsidR="00753B20">
        <w:t>commonly</w:t>
      </w:r>
      <w:r w:rsidRPr="00E82DDB">
        <w:t xml:space="preserve"> </w:t>
      </w:r>
      <w:r w:rsidR="00753B20" w:rsidRPr="00E82DDB">
        <w:t>identified</w:t>
      </w:r>
      <w:r w:rsidR="00753B20">
        <w:t xml:space="preserve"> as the Child Language Acquisition </w:t>
      </w:r>
      <w:r w:rsidRPr="00E82DDB">
        <w:t xml:space="preserve">is a </w:t>
      </w:r>
      <w:r w:rsidR="00753B20" w:rsidRPr="00E82DDB">
        <w:t>procedure</w:t>
      </w:r>
      <w:r w:rsidRPr="00E82DDB">
        <w:t xml:space="preserve"> whereby </w:t>
      </w:r>
      <w:r w:rsidR="00753B20">
        <w:t>kids</w:t>
      </w:r>
      <w:r w:rsidRPr="00E82DDB">
        <w:t xml:space="preserve"> from </w:t>
      </w:r>
      <w:r w:rsidR="00753B20" w:rsidRPr="00E82DDB">
        <w:t>the early period</w:t>
      </w:r>
      <w:r w:rsidRPr="00E82DDB">
        <w:t xml:space="preserve"> through </w:t>
      </w:r>
      <w:r w:rsidR="00753B20" w:rsidRPr="00E82DDB">
        <w:t>initial</w:t>
      </w:r>
      <w:r w:rsidRPr="00E82DDB">
        <w:t xml:space="preserve"> school years acquire their </w:t>
      </w:r>
      <w:r w:rsidR="00753B20">
        <w:t>1st language. The term 1st Language Acquisition</w:t>
      </w:r>
      <w:r w:rsidRPr="00E82DDB">
        <w:t xml:space="preserve"> can be </w:t>
      </w:r>
      <w:r w:rsidR="00753B20">
        <w:t>talked about</w:t>
      </w:r>
      <w:r w:rsidRPr="00E82DDB">
        <w:t xml:space="preserve"> </w:t>
      </w:r>
      <w:r w:rsidR="00753B20">
        <w:t>as</w:t>
      </w:r>
      <w:r w:rsidRPr="00E82DDB">
        <w:t xml:space="preserve"> the field that </w:t>
      </w:r>
      <w:r w:rsidR="00753B20" w:rsidRPr="00E82DDB">
        <w:t>explores</w:t>
      </w:r>
      <w:r w:rsidRPr="00E82DDB">
        <w:t xml:space="preserve"> the </w:t>
      </w:r>
      <w:r w:rsidR="00753B20" w:rsidRPr="00E82DDB">
        <w:t>procedure</w:t>
      </w:r>
      <w:r w:rsidRPr="00E82DDB">
        <w:t xml:space="preserve"> </w:t>
      </w:r>
      <w:r w:rsidR="00753B20">
        <w:t>through</w:t>
      </w:r>
      <w:r w:rsidRPr="00E82DDB">
        <w:t xml:space="preserve"> which </w:t>
      </w:r>
      <w:r w:rsidR="00753B20" w:rsidRPr="00E82DDB">
        <w:t>kids</w:t>
      </w:r>
      <w:r w:rsidRPr="00E82DDB">
        <w:t xml:space="preserve"> </w:t>
      </w:r>
      <w:r w:rsidR="00753B20" w:rsidRPr="00E82DDB">
        <w:t>grow</w:t>
      </w:r>
      <w:r w:rsidRPr="00E82DDB">
        <w:t xml:space="preserve"> to use </w:t>
      </w:r>
      <w:r w:rsidR="00753B20">
        <w:t xml:space="preserve">small </w:t>
      </w:r>
      <w:r w:rsidRPr="00E82DDB">
        <w:t xml:space="preserve">words and sentences in their </w:t>
      </w:r>
      <w:r w:rsidR="00753B20">
        <w:t>1st</w:t>
      </w:r>
      <w:r w:rsidRPr="00E82DDB">
        <w:t xml:space="preserve"> language, to </w:t>
      </w:r>
      <w:r w:rsidR="00753B20" w:rsidRPr="00E82DDB">
        <w:t>converse</w:t>
      </w:r>
      <w:r w:rsidRPr="00E82DDB">
        <w:t xml:space="preserve"> with other </w:t>
      </w:r>
      <w:r w:rsidR="00753B20" w:rsidRPr="00E82DDB">
        <w:t>individuals</w:t>
      </w:r>
      <w:r w:rsidR="00753B20">
        <w:t>.</w:t>
      </w:r>
    </w:p>
    <w:p w:rsidR="00E82DDB" w:rsidRPr="00E82DDB" w:rsidRDefault="002C4E25" w:rsidP="00E05446">
      <w:r w:rsidRPr="00E82DDB">
        <w:t xml:space="preserve">A number of theories and methodologies have been established </w:t>
      </w:r>
      <w:r>
        <w:t>throughout the course of</w:t>
      </w:r>
      <w:r w:rsidRPr="00E82DDB">
        <w:t xml:space="preserve"> previous years struggling to study and investigate how do youngsters acquire their mother </w:t>
      </w:r>
      <w:r>
        <w:t>language</w:t>
      </w:r>
      <w:r w:rsidRPr="00E82DDB">
        <w:t xml:space="preserve">. </w:t>
      </w:r>
      <w:r>
        <w:t>Here we will identify</w:t>
      </w:r>
      <w:r w:rsidRPr="00E82DDB">
        <w:t xml:space="preserve"> </w:t>
      </w:r>
      <w:r>
        <w:t>2</w:t>
      </w:r>
      <w:r w:rsidRPr="00E82DDB">
        <w:t xml:space="preserve"> </w:t>
      </w:r>
      <w:r>
        <w:t>major</w:t>
      </w:r>
      <w:r w:rsidRPr="00E82DDB">
        <w:t xml:space="preserve"> concepts that </w:t>
      </w:r>
      <w:r w:rsidR="00E05446" w:rsidRPr="00E82DDB">
        <w:t>elucidate</w:t>
      </w:r>
      <w:r w:rsidRPr="00E82DDB">
        <w:t xml:space="preserve"> the learning </w:t>
      </w:r>
      <w:r w:rsidR="00E05446">
        <w:t>procedure</w:t>
      </w:r>
      <w:r w:rsidRPr="00E82DDB">
        <w:t xml:space="preserve"> of the child’s </w:t>
      </w:r>
      <w:r w:rsidR="00E05446">
        <w:t xml:space="preserve">1st language: </w:t>
      </w:r>
      <w:r w:rsidRPr="00E82DDB">
        <w:t>Behaviorism</w:t>
      </w:r>
      <w:r w:rsidR="00E05446">
        <w:t xml:space="preserve"> and </w:t>
      </w:r>
      <w:r w:rsidRPr="00E82DDB">
        <w:t>Nativist or</w:t>
      </w:r>
      <w:r w:rsidR="00E05446">
        <w:t xml:space="preserve"> Innateness theory</w:t>
      </w:r>
      <w:r w:rsidRPr="00E82DDB">
        <w:t>.</w:t>
      </w:r>
      <w:r w:rsidR="00E05446">
        <w:t xml:space="preserve"> These two theories are also referred to as nature versus nurture theories.  </w:t>
      </w:r>
    </w:p>
    <w:p w:rsidR="00E82DDB" w:rsidRDefault="002C4E25" w:rsidP="00E05446">
      <w:r w:rsidRPr="00E82DDB">
        <w:rPr>
          <w:rFonts w:hint="eastAsia"/>
        </w:rPr>
        <w:t>Behaviorist</w:t>
      </w:r>
      <w:r w:rsidR="00254E08">
        <w:rPr>
          <w:rFonts w:hint="eastAsia"/>
        </w:rPr>
        <w:t xml:space="preserve"> theory </w:t>
      </w:r>
      <w:r w:rsidR="00E05446">
        <w:t xml:space="preserve">of language </w:t>
      </w:r>
      <w:r w:rsidR="00254E08">
        <w:rPr>
          <w:rFonts w:hint="eastAsia"/>
        </w:rPr>
        <w:t>is a psycholog</w:t>
      </w:r>
      <w:r w:rsidR="00254E08">
        <w:t xml:space="preserve">y </w:t>
      </w:r>
      <w:r w:rsidR="00E05446">
        <w:t>based</w:t>
      </w:r>
      <w:r w:rsidRPr="00E82DDB">
        <w:rPr>
          <w:rFonts w:hint="eastAsia"/>
        </w:rPr>
        <w:t xml:space="preserve"> </w:t>
      </w:r>
      <w:r w:rsidR="00E05446" w:rsidRPr="00E82DDB">
        <w:t>educational</w:t>
      </w:r>
      <w:r w:rsidRPr="00E82DDB">
        <w:rPr>
          <w:rFonts w:hint="eastAsia"/>
        </w:rPr>
        <w:t xml:space="preserve"> </w:t>
      </w:r>
      <w:r w:rsidR="00E05446">
        <w:t>way</w:t>
      </w:r>
      <w:r w:rsidRPr="00E82DDB">
        <w:rPr>
          <w:rFonts w:hint="eastAsia"/>
        </w:rPr>
        <w:t xml:space="preserve"> of thought, </w:t>
      </w:r>
      <w:r w:rsidR="00E05446">
        <w:t>founded</w:t>
      </w:r>
      <w:r w:rsidRPr="00E82DDB">
        <w:rPr>
          <w:rFonts w:hint="eastAsia"/>
        </w:rPr>
        <w:t xml:space="preserve"> on the </w:t>
      </w:r>
      <w:r w:rsidR="00E05446" w:rsidRPr="00E82DDB">
        <w:t>notion</w:t>
      </w:r>
      <w:r w:rsidRPr="00E82DDB">
        <w:rPr>
          <w:rFonts w:hint="eastAsia"/>
        </w:rPr>
        <w:t xml:space="preserve"> that </w:t>
      </w:r>
      <w:r w:rsidR="00E05446" w:rsidRPr="00E82DDB">
        <w:t>conduct</w:t>
      </w:r>
      <w:r w:rsidRPr="00E82DDB">
        <w:rPr>
          <w:rFonts w:hint="eastAsia"/>
        </w:rPr>
        <w:t xml:space="preserve"> can be </w:t>
      </w:r>
      <w:r w:rsidR="00E05446" w:rsidRPr="00E82DDB">
        <w:t>studied</w:t>
      </w:r>
      <w:r w:rsidRPr="00E82DDB">
        <w:rPr>
          <w:rFonts w:hint="eastAsia"/>
        </w:rPr>
        <w:t xml:space="preserve"> scientifically </w:t>
      </w:r>
      <w:r w:rsidR="00E05446" w:rsidRPr="00E82DDB">
        <w:t>devoid of</w:t>
      </w:r>
      <w:r w:rsidRPr="00E82DDB">
        <w:rPr>
          <w:rFonts w:hint="eastAsia"/>
        </w:rPr>
        <w:t xml:space="preserve"> </w:t>
      </w:r>
      <w:r w:rsidR="00E05446" w:rsidRPr="00E82DDB">
        <w:t>deliberation</w:t>
      </w:r>
      <w:r w:rsidRPr="00E82DDB">
        <w:rPr>
          <w:rFonts w:hint="eastAsia"/>
        </w:rPr>
        <w:t xml:space="preserve"> of </w:t>
      </w:r>
      <w:r w:rsidR="00E05446" w:rsidRPr="00E82DDB">
        <w:t>mental</w:t>
      </w:r>
      <w:r w:rsidRPr="00E82DDB">
        <w:rPr>
          <w:rFonts w:hint="eastAsia"/>
        </w:rPr>
        <w:t xml:space="preserve"> </w:t>
      </w:r>
      <w:r w:rsidR="00E05446" w:rsidRPr="00E82DDB">
        <w:t>conditions</w:t>
      </w:r>
      <w:r w:rsidRPr="00E82DDB">
        <w:rPr>
          <w:rFonts w:hint="eastAsia"/>
        </w:rPr>
        <w:t xml:space="preserve">. The </w:t>
      </w:r>
      <w:r w:rsidR="00E05446" w:rsidRPr="00E82DDB">
        <w:t>principal</w:t>
      </w:r>
      <w:r w:rsidRPr="00E82DDB">
        <w:rPr>
          <w:rFonts w:hint="eastAsia"/>
        </w:rPr>
        <w:t xml:space="preserve"> </w:t>
      </w:r>
      <w:r w:rsidR="00E05446" w:rsidRPr="00E82DDB">
        <w:t>assumption</w:t>
      </w:r>
      <w:r w:rsidRPr="00E82DDB">
        <w:rPr>
          <w:rFonts w:hint="eastAsia"/>
        </w:rPr>
        <w:t xml:space="preserve"> is that learning is influenced </w:t>
      </w:r>
      <w:r w:rsidR="00E05446" w:rsidRPr="00E82DDB">
        <w:t>exclusively</w:t>
      </w:r>
      <w:r w:rsidRPr="00E82DDB">
        <w:rPr>
          <w:rFonts w:hint="eastAsia"/>
        </w:rPr>
        <w:t xml:space="preserve"> by </w:t>
      </w:r>
      <w:r w:rsidR="00E05446" w:rsidRPr="00E82DDB">
        <w:t>bodily</w:t>
      </w:r>
      <w:r w:rsidRPr="00E82DDB">
        <w:t xml:space="preserve"> variables, </w:t>
      </w:r>
      <w:r w:rsidR="00E05446" w:rsidRPr="00E82DDB">
        <w:t>for instance</w:t>
      </w:r>
      <w:r w:rsidRPr="00E82DDB">
        <w:t xml:space="preserve">, </w:t>
      </w:r>
      <w:r w:rsidR="00E05446" w:rsidRPr="00E82DDB">
        <w:t>ecological</w:t>
      </w:r>
      <w:r w:rsidRPr="00E82DDB">
        <w:t xml:space="preserve"> or </w:t>
      </w:r>
      <w:r w:rsidR="00E05446" w:rsidRPr="00E82DDB">
        <w:t>substantial</w:t>
      </w:r>
      <w:r w:rsidRPr="00E82DDB">
        <w:t xml:space="preserve"> </w:t>
      </w:r>
      <w:r w:rsidR="00E05446" w:rsidRPr="00E82DDB">
        <w:t>fortification</w:t>
      </w:r>
      <w:r w:rsidRPr="00E82DDB">
        <w:t xml:space="preserve">. By </w:t>
      </w:r>
      <w:r w:rsidR="00E05446" w:rsidRPr="00E82DDB">
        <w:t>terminating</w:t>
      </w:r>
      <w:r w:rsidRPr="00E82DDB">
        <w:t xml:space="preserve"> the </w:t>
      </w:r>
      <w:r w:rsidR="00E05446" w:rsidRPr="00E82DDB">
        <w:t>effect</w:t>
      </w:r>
      <w:r w:rsidRPr="00E82DDB">
        <w:t xml:space="preserve"> of </w:t>
      </w:r>
      <w:r w:rsidR="00E05446" w:rsidRPr="00E82DDB">
        <w:t>cerebral</w:t>
      </w:r>
      <w:r w:rsidRPr="00E82DDB">
        <w:t xml:space="preserve"> </w:t>
      </w:r>
      <w:r w:rsidRPr="00E05446">
        <w:t>variables</w:t>
      </w:r>
      <w:r w:rsidRPr="00E82DDB">
        <w:t xml:space="preserve">, </w:t>
      </w:r>
      <w:r w:rsidR="00E05446">
        <w:t xml:space="preserve">scientists that belonged to the </w:t>
      </w:r>
      <w:r w:rsidRPr="00E82DDB">
        <w:t xml:space="preserve">behaviorist </w:t>
      </w:r>
      <w:r w:rsidR="00E05446">
        <w:t xml:space="preserve">school of thought </w:t>
      </w:r>
      <w:r w:rsidR="00E05446" w:rsidRPr="00E82DDB">
        <w:t>suggest</w:t>
      </w:r>
      <w:r w:rsidRPr="00E82DDB">
        <w:t xml:space="preserve"> that </w:t>
      </w:r>
      <w:r w:rsidR="00E05446" w:rsidRPr="00E82DDB">
        <w:t>self-determination</w:t>
      </w:r>
      <w:r w:rsidRPr="00E82DDB">
        <w:t xml:space="preserve"> is a </w:t>
      </w:r>
      <w:r w:rsidR="00E05446" w:rsidRPr="00E82DDB">
        <w:t>delusion</w:t>
      </w:r>
      <w:r w:rsidRPr="00E82DDB">
        <w:t xml:space="preserve"> and that </w:t>
      </w:r>
      <w:r w:rsidR="00E05446" w:rsidRPr="00E82DDB">
        <w:t>answers</w:t>
      </w:r>
      <w:r w:rsidRPr="00E82DDB">
        <w:t xml:space="preserve"> can be </w:t>
      </w:r>
      <w:r w:rsidR="00E05446">
        <w:t>found</w:t>
      </w:r>
      <w:r w:rsidRPr="00E82DDB">
        <w:t xml:space="preserve"> and </w:t>
      </w:r>
      <w:r w:rsidR="00E05446" w:rsidRPr="00E82DDB">
        <w:t>habituated</w:t>
      </w:r>
      <w:r w:rsidRPr="00E82DDB">
        <w:t xml:space="preserve">. </w:t>
      </w:r>
      <w:r w:rsidR="00E05446" w:rsidRPr="00E82DDB">
        <w:t>Significant</w:t>
      </w:r>
      <w:r w:rsidRPr="00E82DDB">
        <w:t xml:space="preserve"> </w:t>
      </w:r>
      <w:r w:rsidR="00E05446" w:rsidRPr="00E82DDB">
        <w:t>facts</w:t>
      </w:r>
      <w:r w:rsidRPr="00E82DDB">
        <w:t xml:space="preserve"> </w:t>
      </w:r>
      <w:r w:rsidR="00E05446" w:rsidRPr="00E82DDB">
        <w:t>important</w:t>
      </w:r>
      <w:r w:rsidRPr="00E82DDB">
        <w:t xml:space="preserve"> to the </w:t>
      </w:r>
      <w:r w:rsidR="00E05446" w:rsidRPr="00E82DDB">
        <w:t>growth</w:t>
      </w:r>
      <w:r w:rsidRPr="00E82DDB">
        <w:t xml:space="preserve"> of these theories </w:t>
      </w:r>
      <w:r w:rsidR="004062A1" w:rsidRPr="00E82DDB">
        <w:t>take account of</w:t>
      </w:r>
      <w:r w:rsidRPr="00E82DDB">
        <w:t xml:space="preserve"> Ivan Pavlov, J</w:t>
      </w:r>
      <w:r w:rsidR="00753B20">
        <w:t xml:space="preserve">ohn B. Watson and B. F. Skinner </w:t>
      </w:r>
      <w:r w:rsidR="00254E08">
        <w:fldChar w:fldCharType="begin"/>
      </w:r>
      <w:r w:rsidR="00254E08">
        <w:instrText xml:space="preserve"> ADDIN ZOTERO_ITEM CSL_CITATION {"citationID":"JlE1pVX6","properties":{"formattedCitation":"(Reimann, 2018)","plainCitation":"(Reimann, 2018)","noteIndex":0},"citationItems":[{"id":195,"uris":["http://zotero.org/users/local/CyMh1xNF/items/C3CCIWMW"],"uri":["http://zotero.org/users/local/CyMh1xNF/items/C3CCIWMW"],"itemData":{"id":195,"type":"chapter","title":"Behaviorist Learning Theory","container-title":"The TESOL Encyclopedia of English Language Teaching","publisher":"American Cancer Society","page":"1-6","source":"Wiley Online Library","abstract":"Behaviorist learning theory is a psychology-grounded pedagogical line of thought, based on the idea that behavior can be researched scientifically without consideration of cognitive states. The primary hypothesis is that learning is influenced solely by physical variables such as environmental or material reinforcement. By dismissing the influence of mental variables, behaviorist theories propose that free will is an illusion and that responses can be determined and conditioned. Key figures essential to the development of these theories include Ivan Pavlov, John B. Watson and B. F. Skinner.","URL":"https://onlinelibrary.wiley.com/doi/abs/10.1002/9781118784235.eelt0155","ISBN":"978-1-118-78423-5","note":"DOI: 10.1002/9781118784235.eelt0155","language":"en","author":[{"family":"Reimann","given":"Andrew"}],"issued":{"date-parts":[["2018"]]},"accessed":{"date-parts":[["2019",6,22]]}}}],"schema":"https://github.com/citation-style-language/schema/raw/master/csl-citation.json"} </w:instrText>
      </w:r>
      <w:r w:rsidR="00254E08">
        <w:fldChar w:fldCharType="separate"/>
      </w:r>
      <w:r w:rsidR="00254E08" w:rsidRPr="00254E08">
        <w:rPr>
          <w:rFonts w:ascii="Times New Roman" w:hAnsi="Times New Roman" w:cs="Times New Roman"/>
        </w:rPr>
        <w:t>(Reimann, 2018)</w:t>
      </w:r>
      <w:r w:rsidR="00254E08">
        <w:fldChar w:fldCharType="end"/>
      </w:r>
      <w:r w:rsidR="00753B20">
        <w:t>.</w:t>
      </w:r>
    </w:p>
    <w:p w:rsidR="00254E08" w:rsidRPr="00E82DDB" w:rsidRDefault="002C4E25" w:rsidP="004062A1">
      <w:r>
        <w:t xml:space="preserve">The behaviorist theorists believe that </w:t>
      </w:r>
      <w:r w:rsidRPr="00254E08">
        <w:t xml:space="preserve">babies acquire spoken linguistic from other human role </w:t>
      </w:r>
      <w:r w:rsidR="00753B20" w:rsidRPr="00254E08">
        <w:t xml:space="preserve">models </w:t>
      </w:r>
      <w:r>
        <w:t>by</w:t>
      </w:r>
      <w:r w:rsidRPr="00254E08">
        <w:t xml:space="preserve"> a method including</w:t>
      </w:r>
      <w:r w:rsidRPr="00254E08">
        <w:t xml:space="preserve"> imitation, rewards, and practice.</w:t>
      </w:r>
      <w:r>
        <w:t xml:space="preserve"> </w:t>
      </w:r>
      <w:r w:rsidRPr="00254E08">
        <w:t>As soon as a youngster endeavors</w:t>
      </w:r>
      <w:r w:rsidR="00753B20" w:rsidRPr="00254E08">
        <w:t xml:space="preserve"> </w:t>
      </w:r>
      <w:r w:rsidRPr="00254E08">
        <w:t xml:space="preserve">verbal language or replicates the sounds or speaking patterns they are frequently </w:t>
      </w:r>
      <w:r w:rsidRPr="00254E08">
        <w:lastRenderedPageBreak/>
        <w:t xml:space="preserve">acclaimed and </w:t>
      </w:r>
      <w:r w:rsidR="00753B20" w:rsidRPr="00254E08">
        <w:t xml:space="preserve">given </w:t>
      </w:r>
      <w:r>
        <w:t>love</w:t>
      </w:r>
      <w:r w:rsidRPr="00254E08">
        <w:t xml:space="preserve"> for their hard work. As a consequence, admiration and love turn out to be rewarde</w:t>
      </w:r>
      <w:r w:rsidRPr="00254E08">
        <w:t xml:space="preserve">d. On the other hand, </w:t>
      </w:r>
      <w:r w:rsidR="00753B20" w:rsidRPr="00254E08">
        <w:t>the behaviorist</w:t>
      </w:r>
      <w:r w:rsidRPr="00254E08">
        <w:t xml:space="preserve"> theory is analyzed for a diversity </w:t>
      </w:r>
      <w:r w:rsidR="000B471E" w:rsidRPr="00254E08">
        <w:t xml:space="preserve">of </w:t>
      </w:r>
      <w:r w:rsidR="000B471E">
        <w:t>motives</w:t>
      </w:r>
      <w:r w:rsidRPr="00254E08">
        <w:t>.</w:t>
      </w:r>
    </w:p>
    <w:p w:rsidR="00254E08" w:rsidRPr="00254E08" w:rsidRDefault="002C4E25" w:rsidP="00A4566F">
      <w:r w:rsidRPr="00E82DDB">
        <w:t xml:space="preserve">The mentalist learning theory </w:t>
      </w:r>
      <w:r w:rsidR="000B471E" w:rsidRPr="00E82DDB">
        <w:t>gives emphasis to</w:t>
      </w:r>
      <w:r w:rsidRPr="00E82DDB">
        <w:t xml:space="preserve"> the </w:t>
      </w:r>
      <w:r w:rsidR="000B471E" w:rsidRPr="00E82DDB">
        <w:t>part</w:t>
      </w:r>
      <w:r w:rsidRPr="00E82DDB">
        <w:t xml:space="preserve"> of the mind in the </w:t>
      </w:r>
      <w:r w:rsidR="000B471E" w:rsidRPr="00E82DDB">
        <w:t>linguistic</w:t>
      </w:r>
      <w:r w:rsidRPr="00E82DDB">
        <w:t xml:space="preserve"> acquisition by arguing that </w:t>
      </w:r>
      <w:r w:rsidR="000B471E" w:rsidRPr="00E82DDB">
        <w:t>human being</w:t>
      </w:r>
      <w:r w:rsidRPr="00E82DDB">
        <w:t xml:space="preserve"> is born with an </w:t>
      </w:r>
      <w:r w:rsidR="000B471E" w:rsidRPr="00E82DDB">
        <w:t>instinctive</w:t>
      </w:r>
      <w:r w:rsidRPr="00E82DDB">
        <w:t xml:space="preserve"> and </w:t>
      </w:r>
      <w:r w:rsidR="000B471E" w:rsidRPr="00E82DDB">
        <w:t>natural</w:t>
      </w:r>
      <w:r w:rsidRPr="00E82DDB">
        <w:t xml:space="preserve"> </w:t>
      </w:r>
      <w:r w:rsidR="000B471E" w:rsidRPr="00E82DDB">
        <w:t>capability</w:t>
      </w:r>
      <w:r w:rsidRPr="00E82DDB">
        <w:t xml:space="preserve"> to learn languages. </w:t>
      </w:r>
      <w:r w:rsidR="000B471E">
        <w:t>The</w:t>
      </w:r>
      <w:r w:rsidRPr="00E82DDB">
        <w:t xml:space="preserve"> theory was </w:t>
      </w:r>
      <w:r w:rsidR="000B471E" w:rsidRPr="00E82DDB">
        <w:t>headed</w:t>
      </w:r>
      <w:r w:rsidRPr="00E82DDB">
        <w:t xml:space="preserve"> by Noam Chomsky and </w:t>
      </w:r>
      <w:r w:rsidR="000B471E" w:rsidRPr="00E82DDB">
        <w:t>ascended</w:t>
      </w:r>
      <w:r w:rsidRPr="00E82DDB">
        <w:t xml:space="preserve"> in </w:t>
      </w:r>
      <w:r w:rsidR="000B471E" w:rsidRPr="00E82DDB">
        <w:t>reply</w:t>
      </w:r>
      <w:r w:rsidRPr="00E82DDB">
        <w:t xml:space="preserve"> to B. F. Skinner's </w:t>
      </w:r>
      <w:r w:rsidR="000B471E" w:rsidRPr="00E82DDB">
        <w:t>fundamental</w:t>
      </w:r>
      <w:r w:rsidRPr="00E82DDB">
        <w:t xml:space="preserve"> behaviorism. </w:t>
      </w:r>
      <w:r w:rsidR="000B471E">
        <w:t>The fundamentals of this theory can be found in the</w:t>
      </w:r>
      <w:r w:rsidRPr="00E82DDB">
        <w:t xml:space="preserve"> origins of the mentalist learning theory back to psychology and </w:t>
      </w:r>
      <w:r w:rsidR="000B471E" w:rsidRPr="00E82DDB">
        <w:t>illuminate</w:t>
      </w:r>
      <w:r w:rsidRPr="00E82DDB">
        <w:t xml:space="preserve"> how it is </w:t>
      </w:r>
      <w:r w:rsidR="000B471E" w:rsidRPr="00E82DDB">
        <w:t>unlike</w:t>
      </w:r>
      <w:r w:rsidRPr="00E82DDB">
        <w:t xml:space="preserve"> </w:t>
      </w:r>
      <w:r w:rsidR="000B471E">
        <w:t>the</w:t>
      </w:r>
      <w:r w:rsidR="00A4566F">
        <w:t xml:space="preserve"> behaviorism</w:t>
      </w:r>
      <w:r w:rsidRPr="00E82DDB">
        <w:t xml:space="preserve"> </w:t>
      </w:r>
      <w:r w:rsidR="00A4566F">
        <w:fldChar w:fldCharType="begin"/>
      </w:r>
      <w:r w:rsidR="00A4566F">
        <w:instrText xml:space="preserve"> ADDIN ZOTERO_ITEM CSL_CITATION {"citationID":"XpaIF5Zl","properties":{"formattedCitation":"(Spino &amp; Loewen, 2018)","plainCitation":"(Spino &amp; Loewen, 2018)","noteIndex":0},"citationItems":[{"id":197,"uris":["http://zotero.org/users/local/CyMh1xNF/items/6UAENLLB"],"uri":["http://zotero.org/users/local/CyMh1xNF/items/6UAENLLB"],"itemData":{"id":197,"type":"article-journal","title":"Mentalist Learning Theory","container-title":"The TESOL Encyclopedia of English Language Teaching","collection-title":"Major Reference Works","page":"1-6","source":"onlinelibrary.wiley.com (Atypon)","abstract":"The mentalist learning theory emphasizes the role of the mind in language acquisition by arguing that humans are born with an innate and biological capacity to learn languages. This theory was spearheaded by Noam Chomsky, and arose in response to B. F. Skinner's radical behaviorism. This summary traces the origins of the mentalist learning theory back to psychology, and explains how it is different from behaviorism. Although the mentalist learning theory was not designed to have pedagogical implications for second language learning, this summary also includes suggestions for language teachers that are compatible with the theory.","URL":"https://onlinelibrary.wiley.com/doi/abs/10.1002/9781118784235.eelt0156","DOI":"10.1002/9781118784235.eelt0156","ISSN":"9781118784235","author":[{"family":"Spino","given":"Le Anne"},{"family":"Loewen","given":"Shawn"}],"issued":{"date-parts":[["2018",1,18]]},"accessed":{"date-parts":[["2019",6,22]]}}}],"schema":"https://github.com/citation-style-language/schema/raw/master/csl-citation.json"} </w:instrText>
      </w:r>
      <w:r w:rsidR="00A4566F">
        <w:fldChar w:fldCharType="separate"/>
      </w:r>
      <w:r w:rsidR="00A4566F" w:rsidRPr="00A4566F">
        <w:rPr>
          <w:rFonts w:ascii="Times New Roman" w:hAnsi="Times New Roman" w:cs="Times New Roman"/>
        </w:rPr>
        <w:t>(Spino &amp; Loewen, 2018)</w:t>
      </w:r>
      <w:r w:rsidR="00A4566F">
        <w:fldChar w:fldCharType="end"/>
      </w:r>
      <w:r w:rsidR="00A4566F">
        <w:t>.</w:t>
      </w:r>
      <w:r w:rsidR="000B471E" w:rsidRPr="00254E08">
        <w:t xml:space="preserve"> Youngsters</w:t>
      </w:r>
      <w:r w:rsidRPr="00254E08">
        <w:t xml:space="preserve"> learning</w:t>
      </w:r>
      <w:r w:rsidR="000B471E">
        <w:t xml:space="preserve"> how</w:t>
      </w:r>
      <w:r w:rsidRPr="00254E08">
        <w:t xml:space="preserve"> to speak </w:t>
      </w:r>
      <w:r w:rsidR="000B471E">
        <w:t>do not ever</w:t>
      </w:r>
      <w:r w:rsidRPr="00254E08">
        <w:t xml:space="preserve"> make grammatical </w:t>
      </w:r>
      <w:r w:rsidR="000B471E" w:rsidRPr="00254E08">
        <w:t>mistakes</w:t>
      </w:r>
      <w:r w:rsidRPr="00254E08">
        <w:t xml:space="preserve">, </w:t>
      </w:r>
      <w:r w:rsidR="000B471E" w:rsidRPr="00254E08">
        <w:t>for example</w:t>
      </w:r>
      <w:r w:rsidRPr="00254E08">
        <w:t xml:space="preserve">, </w:t>
      </w:r>
      <w:r w:rsidR="000B471E">
        <w:t>having</w:t>
      </w:r>
      <w:r w:rsidRPr="00254E08">
        <w:t xml:space="preserve"> their subjects, verbs, and objects in an </w:t>
      </w:r>
      <w:r w:rsidR="000B471E" w:rsidRPr="00254E08">
        <w:t>erroneous</w:t>
      </w:r>
      <w:r w:rsidRPr="00254E08">
        <w:t xml:space="preserve"> </w:t>
      </w:r>
      <w:r w:rsidR="000B471E">
        <w:t>manner</w:t>
      </w:r>
      <w:r w:rsidR="00753B20" w:rsidRPr="00254E08">
        <w:t>. If</w:t>
      </w:r>
      <w:r w:rsidR="000B471E">
        <w:t xml:space="preserve"> a</w:t>
      </w:r>
      <w:r w:rsidRPr="00254E08">
        <w:t xml:space="preserve"> </w:t>
      </w:r>
      <w:r w:rsidR="000B471E" w:rsidRPr="00254E08">
        <w:t>grownup</w:t>
      </w:r>
      <w:r w:rsidRPr="00254E08">
        <w:t xml:space="preserve"> </w:t>
      </w:r>
      <w:r w:rsidR="000B471E" w:rsidRPr="00254E08">
        <w:t>intentionally</w:t>
      </w:r>
      <w:r w:rsidRPr="00254E08">
        <w:t xml:space="preserve"> said a grammatically </w:t>
      </w:r>
      <w:r w:rsidR="00464E87" w:rsidRPr="00254E08">
        <w:t>inappropriate</w:t>
      </w:r>
      <w:r w:rsidRPr="00254E08">
        <w:t xml:space="preserve"> sentence, the </w:t>
      </w:r>
      <w:r w:rsidR="00464E87" w:rsidRPr="00254E08">
        <w:t>kid</w:t>
      </w:r>
      <w:r w:rsidRPr="00254E08">
        <w:t xml:space="preserve"> would </w:t>
      </w:r>
      <w:r w:rsidR="00753B20" w:rsidRPr="00254E08">
        <w:t>notice</w:t>
      </w:r>
      <w:r w:rsidR="00464E87">
        <w:t xml:space="preserve"> that</w:t>
      </w:r>
      <w:r w:rsidR="00753B20" w:rsidRPr="00254E08">
        <w:t xml:space="preserve">. </w:t>
      </w:r>
      <w:r w:rsidR="00464E87" w:rsidRPr="00254E08">
        <w:t>Kids</w:t>
      </w:r>
      <w:r w:rsidRPr="00254E08">
        <w:t xml:space="preserve"> </w:t>
      </w:r>
      <w:r w:rsidR="00464E87" w:rsidRPr="00254E08">
        <w:t>every so often</w:t>
      </w:r>
      <w:r w:rsidRPr="00254E08">
        <w:t xml:space="preserve"> </w:t>
      </w:r>
      <w:r w:rsidR="00464E87">
        <w:t>utter</w:t>
      </w:r>
      <w:r w:rsidRPr="00254E08">
        <w:t xml:space="preserve"> things that are </w:t>
      </w:r>
      <w:r w:rsidR="00464E87">
        <w:t>not correct grammatically</w:t>
      </w:r>
      <w:r w:rsidRPr="00254E08">
        <w:t xml:space="preserve"> </w:t>
      </w:r>
      <w:r w:rsidR="00464E87" w:rsidRPr="00254E08">
        <w:t>for instance</w:t>
      </w:r>
      <w:r w:rsidRPr="00254E08">
        <w:t xml:space="preserve"> ‘mama ball', whi</w:t>
      </w:r>
      <w:r w:rsidRPr="00254E08">
        <w:t xml:space="preserve">ch they cannot have learned </w:t>
      </w:r>
      <w:r w:rsidR="00464E87" w:rsidRPr="00254E08">
        <w:t>submissively</w:t>
      </w:r>
      <w:r w:rsidR="00753B20" w:rsidRPr="00254E08">
        <w:t>. Mistakes</w:t>
      </w:r>
      <w:r w:rsidRPr="00254E08">
        <w:t xml:space="preserve"> </w:t>
      </w:r>
      <w:r w:rsidR="00464E87">
        <w:t>just like</w:t>
      </w:r>
      <w:r w:rsidRPr="00254E08">
        <w:t xml:space="preserve"> ‘I drew' </w:t>
      </w:r>
      <w:r w:rsidR="00464E87" w:rsidRPr="00254E08">
        <w:t>as an alternative</w:t>
      </w:r>
      <w:r w:rsidRPr="00254E08">
        <w:t xml:space="preserve"> of ‘I drew’ </w:t>
      </w:r>
      <w:r w:rsidR="00464E87" w:rsidRPr="00254E08">
        <w:t>display</w:t>
      </w:r>
      <w:r w:rsidRPr="00254E08">
        <w:t xml:space="preserve"> they are not learning </w:t>
      </w:r>
      <w:r w:rsidR="00464E87">
        <w:t>by</w:t>
      </w:r>
      <w:r w:rsidRPr="00254E08">
        <w:t xml:space="preserve"> imitation </w:t>
      </w:r>
      <w:r w:rsidR="00464E87">
        <w:t>only</w:t>
      </w:r>
      <w:r w:rsidR="00753B20" w:rsidRPr="00254E08">
        <w:t>. Chomsky</w:t>
      </w:r>
      <w:r w:rsidRPr="00254E08">
        <w:t xml:space="preserve"> </w:t>
      </w:r>
      <w:r w:rsidR="00464E87">
        <w:t>made use of</w:t>
      </w:r>
      <w:r w:rsidRPr="00254E08">
        <w:t xml:space="preserve"> the sentence ‘</w:t>
      </w:r>
      <w:r w:rsidR="00753B20" w:rsidRPr="00254E08">
        <w:t>colorless</w:t>
      </w:r>
      <w:r w:rsidRPr="00254E08">
        <w:t xml:space="preserve"> green ideas sleep furiously’, which is </w:t>
      </w:r>
      <w:r w:rsidR="00464E87" w:rsidRPr="00254E08">
        <w:t>syntactic</w:t>
      </w:r>
      <w:r w:rsidRPr="00254E08">
        <w:t xml:space="preserve"> </w:t>
      </w:r>
      <w:r w:rsidR="00464E87" w:rsidRPr="00254E08">
        <w:t>even though</w:t>
      </w:r>
      <w:r w:rsidRPr="00254E08">
        <w:t xml:space="preserve"> it</w:t>
      </w:r>
      <w:r w:rsidRPr="00254E08">
        <w:t xml:space="preserve"> doesn’t </w:t>
      </w:r>
      <w:r w:rsidR="00464E87" w:rsidRPr="00254E08">
        <w:t>seem sensible</w:t>
      </w:r>
      <w:r w:rsidRPr="00254E08">
        <w:t xml:space="preserve">, to </w:t>
      </w:r>
      <w:r w:rsidR="00464E87" w:rsidRPr="00254E08">
        <w:t>demonstrate</w:t>
      </w:r>
      <w:r w:rsidRPr="00254E08">
        <w:t xml:space="preserve"> his theory: he said it </w:t>
      </w:r>
      <w:r w:rsidR="00464E87">
        <w:t>illustrates</w:t>
      </w:r>
      <w:r w:rsidRPr="00254E08">
        <w:t xml:space="preserve"> that </w:t>
      </w:r>
      <w:r w:rsidR="00464E87">
        <w:t>utterances</w:t>
      </w:r>
      <w:r w:rsidRPr="00254E08">
        <w:t xml:space="preserve"> can be grammatically </w:t>
      </w:r>
      <w:r w:rsidR="00464E87" w:rsidRPr="00254E08">
        <w:t>deprived of</w:t>
      </w:r>
      <w:r w:rsidRPr="00254E08">
        <w:t xml:space="preserve"> having any </w:t>
      </w:r>
      <w:r w:rsidR="00464E87" w:rsidRPr="00254E08">
        <w:t>sense</w:t>
      </w:r>
      <w:r w:rsidR="00A4566F">
        <w:t xml:space="preserve"> </w:t>
      </w:r>
      <w:r w:rsidR="00A4566F">
        <w:fldChar w:fldCharType="begin"/>
      </w:r>
      <w:r w:rsidR="00A4566F">
        <w:instrText xml:space="preserve"> ADDIN ZOTERO_ITEM CSL_CITATION {"citationID":"JCor8paf","properties":{"formattedCitation":"(\\uc0\\u8220{}Theories of the early stages of language acquisition,\\uc0\\u8221{} n.d.)","plainCitation":"(“Theories of the early stages of language acquisition,” n.d.)","noteIndex":0},"citationItems":[{"id":199,"uris":["http://zotero.org/users/local/CyMh1xNF/items/6FP7AR7X"],"uri":["http://zotero.org/users/local/CyMh1xNF/items/6FP7AR7X"],"itemData":{"id":199,"type":"webpage","title":"Theories of the early stages of language acquisition","container-title":"Khan Academy","abstract":"Read and learn for free about the following article: Theories of the early stages of language acquisition","URL":"https://www.khanacademy.org/test-prep/mcat/processing-the-environment/language/a/theories-of-the-early-stages-of-language-acquisition","language":"en","accessed":{"date-parts":[["2019",6,22]]}}}],"schema":"https://github.com/citation-style-language/schema/raw/master/csl-citation.json"} </w:instrText>
      </w:r>
      <w:r w:rsidR="00A4566F">
        <w:fldChar w:fldCharType="separate"/>
      </w:r>
      <w:r w:rsidR="00A4566F" w:rsidRPr="00A4566F">
        <w:rPr>
          <w:rFonts w:ascii="Times New Roman" w:hAnsi="Times New Roman" w:cs="Times New Roman"/>
        </w:rPr>
        <w:t>(“Theories of the early stages of language acquisition,” n.d.)</w:t>
      </w:r>
      <w:r w:rsidR="00A4566F">
        <w:fldChar w:fldCharType="end"/>
      </w:r>
      <w:r w:rsidR="00A4566F">
        <w:t xml:space="preserve">. </w:t>
      </w:r>
      <w:r w:rsidR="00464E87" w:rsidRPr="00254E08">
        <w:t>That</w:t>
      </w:r>
      <w:r w:rsidRPr="00254E08">
        <w:t xml:space="preserve"> we can </w:t>
      </w:r>
      <w:r w:rsidR="00464E87">
        <w:t>point</w:t>
      </w:r>
      <w:r w:rsidRPr="00254E08">
        <w:t xml:space="preserve"> the </w:t>
      </w:r>
      <w:r w:rsidR="00464E87" w:rsidRPr="00254E08">
        <w:t>dissimilarity</w:t>
      </w:r>
      <w:r w:rsidRPr="00254E08">
        <w:t xml:space="preserve"> between a grammatical and an ungrammatical </w:t>
      </w:r>
      <w:r w:rsidR="00464E87">
        <w:t>utterance</w:t>
      </w:r>
      <w:r w:rsidRPr="00254E08">
        <w:t xml:space="preserve"> </w:t>
      </w:r>
      <w:r w:rsidR="00464E87" w:rsidRPr="00254E08">
        <w:t>deprived of</w:t>
      </w:r>
      <w:r w:rsidRPr="00254E08">
        <w:t xml:space="preserve"> ever having </w:t>
      </w:r>
      <w:r w:rsidR="00464E87" w:rsidRPr="00254E08">
        <w:t>caught</w:t>
      </w:r>
      <w:r w:rsidRPr="00254E08">
        <w:t xml:space="preserve"> the sentence </w:t>
      </w:r>
      <w:r w:rsidR="00464E87" w:rsidRPr="00254E08">
        <w:t>in the past</w:t>
      </w:r>
      <w:r w:rsidRPr="00254E08">
        <w:t xml:space="preserve">, and that we can </w:t>
      </w:r>
      <w:r w:rsidR="00464E87">
        <w:t>generate</w:t>
      </w:r>
      <w:r w:rsidRPr="00254E08">
        <w:t xml:space="preserve"> and </w:t>
      </w:r>
      <w:r w:rsidR="00464E87" w:rsidRPr="00254E08">
        <w:t>comprehend</w:t>
      </w:r>
      <w:r w:rsidRPr="00254E08">
        <w:t xml:space="preserve"> </w:t>
      </w:r>
      <w:r w:rsidR="00464E87" w:rsidRPr="00254E08">
        <w:t>spanking new</w:t>
      </w:r>
      <w:r w:rsidRPr="00254E08">
        <w:t xml:space="preserve"> </w:t>
      </w:r>
      <w:r w:rsidR="00464E87">
        <w:t>utterances</w:t>
      </w:r>
      <w:r w:rsidRPr="00254E08">
        <w:t xml:space="preserve"> that </w:t>
      </w:r>
      <w:r w:rsidR="00464E87">
        <w:t>nobody</w:t>
      </w:r>
      <w:r w:rsidRPr="00254E08">
        <w:t xml:space="preserve"> has said </w:t>
      </w:r>
      <w:r w:rsidR="00464E87" w:rsidRPr="00254E08">
        <w:t>in advance</w:t>
      </w:r>
      <w:r w:rsidR="00464E87">
        <w:t xml:space="preserve"> ever</w:t>
      </w:r>
      <w:r w:rsidRPr="00254E08">
        <w:t>.</w:t>
      </w:r>
    </w:p>
    <w:p w:rsidR="001020A6" w:rsidRDefault="002C4E25" w:rsidP="003C79CE">
      <w:pPr>
        <w:pStyle w:val="Title2"/>
        <w:jc w:val="left"/>
      </w:pPr>
      <w:r w:rsidRPr="00254E08">
        <w:t>The new technology</w:t>
      </w:r>
      <w:r w:rsidR="003C79CE">
        <w:t xml:space="preserve"> of brain imaging</w:t>
      </w:r>
      <w:r w:rsidRPr="00254E08">
        <w:t xml:space="preserve">, </w:t>
      </w:r>
      <w:r w:rsidR="003C79CE">
        <w:t>just like</w:t>
      </w:r>
      <w:r w:rsidRPr="00254E08">
        <w:t xml:space="preserve"> MRIs and fMRIs have </w:t>
      </w:r>
      <w:r w:rsidR="003C79CE" w:rsidRPr="00254E08">
        <w:t>as well</w:t>
      </w:r>
      <w:r w:rsidRPr="00254E08">
        <w:t xml:space="preserve"> </w:t>
      </w:r>
      <w:r w:rsidR="003C79CE">
        <w:t>permitted</w:t>
      </w:r>
      <w:r w:rsidRPr="00254E08">
        <w:t xml:space="preserve"> </w:t>
      </w:r>
      <w:r w:rsidR="003C79CE" w:rsidRPr="00254E08">
        <w:t>researchers</w:t>
      </w:r>
      <w:r w:rsidRPr="00254E08">
        <w:t xml:space="preserve"> </w:t>
      </w:r>
      <w:r w:rsidRPr="00254E08">
        <w:t xml:space="preserve">to look at the brains of </w:t>
      </w:r>
      <w:r w:rsidR="003C79CE" w:rsidRPr="00254E08">
        <w:t>youngsters</w:t>
      </w:r>
      <w:r w:rsidRPr="00254E08">
        <w:t xml:space="preserve"> and patients with</w:t>
      </w:r>
      <w:r w:rsidR="003C79CE">
        <w:t xml:space="preserve"> disorders related to language-acquisition </w:t>
      </w:r>
      <w:r w:rsidRPr="00254E08">
        <w:t xml:space="preserve">to </w:t>
      </w:r>
      <w:r w:rsidR="003C79CE" w:rsidRPr="00254E08">
        <w:t>apprehend</w:t>
      </w:r>
      <w:r w:rsidRPr="00254E08">
        <w:t xml:space="preserve"> this </w:t>
      </w:r>
      <w:r w:rsidR="003C79CE" w:rsidRPr="00254E08">
        <w:t>complex</w:t>
      </w:r>
      <w:r w:rsidRPr="00254E08">
        <w:t xml:space="preserve"> </w:t>
      </w:r>
      <w:r w:rsidR="003C79CE" w:rsidRPr="00254E08">
        <w:t>incident</w:t>
      </w:r>
      <w:r w:rsidRPr="00254E08">
        <w:t xml:space="preserve">. An fMRI can </w:t>
      </w:r>
      <w:r w:rsidR="003C79CE" w:rsidRPr="00254E08">
        <w:t>trail</w:t>
      </w:r>
      <w:r w:rsidRPr="00254E08">
        <w:t xml:space="preserve"> </w:t>
      </w:r>
      <w:r w:rsidR="003C79CE">
        <w:t>at what point</w:t>
      </w:r>
      <w:r w:rsidRPr="00254E08">
        <w:t xml:space="preserve"> and </w:t>
      </w:r>
      <w:r w:rsidR="003C79CE">
        <w:t>at what times</w:t>
      </w:r>
      <w:r w:rsidRPr="00254E08">
        <w:t xml:space="preserve"> our brains use energy. If a </w:t>
      </w:r>
      <w:r w:rsidR="003C79CE">
        <w:t>specific</w:t>
      </w:r>
      <w:r w:rsidRPr="00254E08">
        <w:t xml:space="preserve"> </w:t>
      </w:r>
      <w:r w:rsidR="003C79CE" w:rsidRPr="00254E08">
        <w:t>fragment</w:t>
      </w:r>
      <w:r w:rsidRPr="00254E08">
        <w:t xml:space="preserve"> of your brain lights up </w:t>
      </w:r>
      <w:r w:rsidR="003C79CE">
        <w:t>during the time</w:t>
      </w:r>
      <w:r w:rsidRPr="00254E08">
        <w:t xml:space="preserve"> you’re </w:t>
      </w:r>
      <w:r w:rsidRPr="00254E08">
        <w:lastRenderedPageBreak/>
        <w:t xml:space="preserve">learning a language, that </w:t>
      </w:r>
      <w:r w:rsidR="003C79CE" w:rsidRPr="00254E08">
        <w:t>fragment</w:t>
      </w:r>
      <w:r w:rsidRPr="00254E08">
        <w:t xml:space="preserve"> of </w:t>
      </w:r>
      <w:r w:rsidR="003C79CE">
        <w:t>the</w:t>
      </w:r>
      <w:r w:rsidRPr="00254E08">
        <w:t xml:space="preserve"> brain is </w:t>
      </w:r>
      <w:r w:rsidR="003C79CE" w:rsidRPr="00254E08">
        <w:t>consuming</w:t>
      </w:r>
      <w:r w:rsidRPr="00254E08">
        <w:t xml:space="preserve"> energy, and in this </w:t>
      </w:r>
      <w:r w:rsidR="003C79CE" w:rsidRPr="00254E08">
        <w:t>perspective</w:t>
      </w:r>
      <w:r w:rsidRPr="00254E08">
        <w:t xml:space="preserve"> </w:t>
      </w:r>
      <w:r w:rsidR="003C79CE">
        <w:t>could</w:t>
      </w:r>
      <w:r w:rsidRPr="00254E08">
        <w:t xml:space="preserve"> be </w:t>
      </w:r>
      <w:r w:rsidR="003C79CE" w:rsidRPr="00254E08">
        <w:t>connected</w:t>
      </w:r>
      <w:r w:rsidRPr="00254E08">
        <w:t xml:space="preserve"> to language-acquisition. </w:t>
      </w:r>
      <w:r w:rsidR="003C79CE" w:rsidRPr="00254E08">
        <w:t>Unquestionably</w:t>
      </w:r>
      <w:r w:rsidRPr="00254E08">
        <w:t xml:space="preserve"> we learn </w:t>
      </w:r>
      <w:r w:rsidR="003C79CE">
        <w:t>by the passage of time</w:t>
      </w:r>
      <w:r w:rsidRPr="00254E08">
        <w:t xml:space="preserve"> and not </w:t>
      </w:r>
      <w:r w:rsidR="003C79CE" w:rsidRPr="00254E08">
        <w:t>at the same time</w:t>
      </w:r>
      <w:r w:rsidRPr="00254E08">
        <w:t xml:space="preserve">, </w:t>
      </w:r>
      <w:r w:rsidR="003C79CE" w:rsidRPr="00254E08">
        <w:t>consequently</w:t>
      </w:r>
      <w:r w:rsidRPr="00254E08">
        <w:t xml:space="preserve">, there is a </w:t>
      </w:r>
      <w:r w:rsidR="003C79CE" w:rsidRPr="00254E08">
        <w:t>boundary</w:t>
      </w:r>
      <w:r w:rsidRPr="00254E08">
        <w:t xml:space="preserve"> to what we can learn </w:t>
      </w:r>
      <w:r w:rsidR="003C79CE" w:rsidRPr="00254E08">
        <w:t>by means of</w:t>
      </w:r>
      <w:r w:rsidRPr="00254E08">
        <w:t xml:space="preserve"> imaging which </w:t>
      </w:r>
      <w:r w:rsidR="003C79CE" w:rsidRPr="00254E08">
        <w:t>signifies</w:t>
      </w:r>
      <w:r w:rsidRPr="00254E08">
        <w:t xml:space="preserve"> the brain in a single </w:t>
      </w:r>
      <w:r w:rsidR="003C79CE" w:rsidRPr="00254E08">
        <w:t>instant</w:t>
      </w:r>
      <w:r w:rsidRPr="00254E08">
        <w:t>.</w:t>
      </w:r>
    </w:p>
    <w:p w:rsidR="002F12DF" w:rsidRDefault="002C4E25" w:rsidP="002F12DF">
      <w:pPr>
        <w:pStyle w:val="Title2"/>
        <w:jc w:val="left"/>
      </w:pPr>
      <w:r>
        <w:t xml:space="preserve"> The two theories of nature and nurture have presented some valid and some invalid or such points that cannot be proved. As in nature theory, scientists believe </w:t>
      </w:r>
      <w:r>
        <w:t>that the language is God-given and is a process that is solely inbuilt in the brain of a child since birth. This is purely a sweeping statement, and cannot be proved. Similarly, behaviorist theory also seems to have its drawbacks such as I say that languag</w:t>
      </w:r>
      <w:r>
        <w:t xml:space="preserve">e is the result of imitation, and no mental processing is involved, which proves to be wrong when it comes to wrong sentence structures produced by kids. </w:t>
      </w:r>
    </w:p>
    <w:p w:rsidR="00753B20" w:rsidRPr="002F12DF" w:rsidRDefault="002C4E25">
      <w:r w:rsidRPr="002F12DF">
        <w:t xml:space="preserve">The theory of </w:t>
      </w:r>
      <w:r w:rsidR="002F12DF" w:rsidRPr="002F12DF">
        <w:t>behaviorism</w:t>
      </w:r>
      <w:r w:rsidRPr="002F12DF">
        <w:t xml:space="preserve"> or mentalism though have their </w:t>
      </w:r>
      <w:r w:rsidR="002F12DF" w:rsidRPr="002F12DF">
        <w:t>shortcomings</w:t>
      </w:r>
      <w:r w:rsidRPr="002F12DF">
        <w:t xml:space="preserve"> yet they </w:t>
      </w:r>
      <w:r w:rsidR="002F12DF" w:rsidRPr="002F12DF">
        <w:t>cannot</w:t>
      </w:r>
      <w:r w:rsidRPr="002F12DF">
        <w:t xml:space="preserve"> be totally denied. The reason is that many of the points that they make are evidence-based. Such as the </w:t>
      </w:r>
      <w:r w:rsidR="002F12DF" w:rsidRPr="002F12DF">
        <w:t>behaviorists</w:t>
      </w:r>
      <w:r w:rsidRPr="002F12DF">
        <w:t xml:space="preserve"> state that the child </w:t>
      </w:r>
      <w:r w:rsidR="002F12DF" w:rsidRPr="002F12DF">
        <w:t>learns</w:t>
      </w:r>
      <w:r w:rsidRPr="002F12DF">
        <w:t xml:space="preserve"> the language through his surroundings, this is true in a sense that the child hears the </w:t>
      </w:r>
      <w:r w:rsidR="002F12DF" w:rsidRPr="002F12DF">
        <w:t>words in his surroundings and adopts them. When he makes the correct use of these words or the utterances, people respond to him and even appreciate him thus giving him a positive stimulus. This proves that language is learned by behaviorism to some extent. On the other hand, any of the modern researches have shown that the energy in the brain is traced while someone utters a word or makes an utterance. This depicts that some brain activity is involved in language learning. Though there has been going on lots of research regarding this matter, yet enough pieces of evidence are not found until today to support which theory is correct and which one is not.</w:t>
      </w:r>
    </w:p>
    <w:p w:rsidR="00753B20" w:rsidRDefault="00753B20" w:rsidP="00A4566F">
      <w:pPr>
        <w:ind w:firstLine="0"/>
      </w:pPr>
    </w:p>
    <w:p w:rsidR="00753B20" w:rsidRDefault="002C4E25" w:rsidP="00753B20">
      <w:pPr>
        <w:jc w:val="center"/>
      </w:pPr>
      <w:r>
        <w:lastRenderedPageBreak/>
        <w:t>References</w:t>
      </w:r>
    </w:p>
    <w:p w:rsidR="00A4566F" w:rsidRPr="00A4566F" w:rsidRDefault="002C4E25" w:rsidP="00A4566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4566F">
        <w:rPr>
          <w:rFonts w:ascii="Times New Roman" w:hAnsi="Times New Roman" w:cs="Times New Roman"/>
        </w:rPr>
        <w:t>Reimann, A. (2018). Behaviorist Learnin</w:t>
      </w:r>
      <w:r w:rsidRPr="00A4566F">
        <w:rPr>
          <w:rFonts w:ascii="Times New Roman" w:hAnsi="Times New Roman" w:cs="Times New Roman"/>
        </w:rPr>
        <w:t xml:space="preserve">g Theory. </w:t>
      </w:r>
      <w:r w:rsidRPr="00A4566F">
        <w:rPr>
          <w:rFonts w:ascii="Times New Roman" w:hAnsi="Times New Roman" w:cs="Times New Roman"/>
          <w:i/>
          <w:iCs/>
        </w:rPr>
        <w:t>The TESOL Encyclopedia of English Language Teaching</w:t>
      </w:r>
      <w:r w:rsidRPr="00A4566F">
        <w:rPr>
          <w:rFonts w:ascii="Times New Roman" w:hAnsi="Times New Roman" w:cs="Times New Roman"/>
        </w:rPr>
        <w:t xml:space="preserve"> (pp. 1–6). https://doi.org/10.1002/9781118784235.eelt0155</w:t>
      </w:r>
    </w:p>
    <w:p w:rsidR="00A4566F" w:rsidRPr="00A4566F" w:rsidRDefault="002C4E25" w:rsidP="00A4566F">
      <w:pPr>
        <w:pStyle w:val="Bibliography"/>
        <w:rPr>
          <w:rFonts w:ascii="Times New Roman" w:hAnsi="Times New Roman" w:cs="Times New Roman"/>
        </w:rPr>
      </w:pPr>
      <w:r w:rsidRPr="00A4566F">
        <w:rPr>
          <w:rFonts w:ascii="Times New Roman" w:hAnsi="Times New Roman" w:cs="Times New Roman"/>
        </w:rPr>
        <w:t xml:space="preserve">Spino, L. A., &amp; Loewen, S. (2018). Mentalist Learning Theory. </w:t>
      </w:r>
      <w:r w:rsidRPr="00A4566F">
        <w:rPr>
          <w:rFonts w:ascii="Times New Roman" w:hAnsi="Times New Roman" w:cs="Times New Roman"/>
          <w:i/>
          <w:iCs/>
        </w:rPr>
        <w:t>The TESOL Encyclopedia of English Language Teaching</w:t>
      </w:r>
      <w:r w:rsidRPr="00A4566F">
        <w:rPr>
          <w:rFonts w:ascii="Times New Roman" w:hAnsi="Times New Roman" w:cs="Times New Roman"/>
        </w:rPr>
        <w:t>, 1–6. https://doi.org/</w:t>
      </w:r>
      <w:r w:rsidRPr="00A4566F">
        <w:rPr>
          <w:rFonts w:ascii="Times New Roman" w:hAnsi="Times New Roman" w:cs="Times New Roman"/>
        </w:rPr>
        <w:t>10.1002/9781118784235.eelt0156</w:t>
      </w:r>
    </w:p>
    <w:p w:rsidR="00A4566F" w:rsidRPr="00A4566F" w:rsidRDefault="002C4E25" w:rsidP="00A4566F">
      <w:pPr>
        <w:pStyle w:val="Bibliography"/>
        <w:rPr>
          <w:rFonts w:ascii="Times New Roman" w:hAnsi="Times New Roman" w:cs="Times New Roman"/>
        </w:rPr>
      </w:pPr>
      <w:r w:rsidRPr="00A4566F">
        <w:rPr>
          <w:rFonts w:ascii="Times New Roman" w:hAnsi="Times New Roman" w:cs="Times New Roman"/>
        </w:rPr>
        <w:t>Theories of the early stages of language acquisition. (n.d.). Retrieved June 22, 2019, from Khan Academy website: https://www.khanacademy.org/test-prep/mcat/processing-the-environment/language/a/theories-of-the-early-stages-o</w:t>
      </w:r>
      <w:r w:rsidRPr="00A4566F">
        <w:rPr>
          <w:rFonts w:ascii="Times New Roman" w:hAnsi="Times New Roman" w:cs="Times New Roman"/>
        </w:rPr>
        <w:t>f-language-acquisition</w:t>
      </w:r>
    </w:p>
    <w:p w:rsidR="00753B20" w:rsidRDefault="002C4E25" w:rsidP="00A4566F">
      <w:r>
        <w:fldChar w:fldCharType="end"/>
      </w:r>
    </w:p>
    <w:sectPr w:rsidR="00753B20">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4E25" w:rsidRDefault="002C4E25">
      <w:pPr>
        <w:spacing w:line="240" w:lineRule="auto"/>
      </w:pPr>
      <w:r>
        <w:separator/>
      </w:r>
    </w:p>
  </w:endnote>
  <w:endnote w:type="continuationSeparator" w:id="0">
    <w:p w:rsidR="002C4E25" w:rsidRDefault="002C4E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4E25" w:rsidRDefault="002C4E25">
      <w:pPr>
        <w:spacing w:line="240" w:lineRule="auto"/>
      </w:pPr>
      <w:r>
        <w:separator/>
      </w:r>
    </w:p>
  </w:footnote>
  <w:footnote w:type="continuationSeparator" w:id="0">
    <w:p w:rsidR="002C4E25" w:rsidRDefault="002C4E2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C4E25">
    <w:pPr>
      <w:pStyle w:val="Header"/>
    </w:pPr>
    <w:r>
      <w:rPr>
        <w:rStyle w:val="Strong"/>
      </w:rPr>
      <w:t>ABCD</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73464">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C4E25">
    <w:pPr>
      <w:pStyle w:val="Header"/>
      <w:rPr>
        <w:rStyle w:val="Strong"/>
      </w:rPr>
    </w:pPr>
    <w:r>
      <w:t xml:space="preserve">Running head: </w:t>
    </w:r>
    <w:r w:rsidR="005B3A43">
      <w:t>ABCD</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7346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9007FD5"/>
    <w:multiLevelType w:val="multilevel"/>
    <w:tmpl w:val="A5808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B471E"/>
    <w:rsid w:val="000D3F41"/>
    <w:rsid w:val="001020A6"/>
    <w:rsid w:val="00173464"/>
    <w:rsid w:val="00213F31"/>
    <w:rsid w:val="00254E08"/>
    <w:rsid w:val="002C4E25"/>
    <w:rsid w:val="002F12DF"/>
    <w:rsid w:val="00355DCA"/>
    <w:rsid w:val="003C79CE"/>
    <w:rsid w:val="004062A1"/>
    <w:rsid w:val="00464E87"/>
    <w:rsid w:val="004724D7"/>
    <w:rsid w:val="00551A02"/>
    <w:rsid w:val="005534FA"/>
    <w:rsid w:val="005B3A43"/>
    <w:rsid w:val="005C39B5"/>
    <w:rsid w:val="005D3A03"/>
    <w:rsid w:val="00722BDE"/>
    <w:rsid w:val="00753B20"/>
    <w:rsid w:val="008002C0"/>
    <w:rsid w:val="008C5323"/>
    <w:rsid w:val="008D477A"/>
    <w:rsid w:val="009A6A3B"/>
    <w:rsid w:val="00A4566F"/>
    <w:rsid w:val="00B823AA"/>
    <w:rsid w:val="00BA45DB"/>
    <w:rsid w:val="00BF4184"/>
    <w:rsid w:val="00C0601E"/>
    <w:rsid w:val="00C31D30"/>
    <w:rsid w:val="00CD6E39"/>
    <w:rsid w:val="00CF6E91"/>
    <w:rsid w:val="00D02F46"/>
    <w:rsid w:val="00D85B68"/>
    <w:rsid w:val="00E05446"/>
    <w:rsid w:val="00E6004D"/>
    <w:rsid w:val="00E81978"/>
    <w:rsid w:val="00E82DDB"/>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A300C1">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A300C1">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A300C1">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722BDE"/>
    <w:rsid w:val="00A300C1"/>
    <w:rsid w:val="00A91B7B"/>
    <w:rsid w:val="00E23C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9919F08-946A-4561-A5C6-A2F074B6F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03</Words>
  <Characters>914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23T00:07:00Z</dcterms:created>
  <dcterms:modified xsi:type="dcterms:W3CDTF">2019-06-23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vlL5BvN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